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C6E0420"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380777">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1414C48C" w14:textId="682D7D4B" w:rsidR="00380777" w:rsidRDefault="00380777" w:rsidP="00342363">
      <w:pPr>
        <w:jc w:val="center"/>
        <w:rPr>
          <w:b/>
          <w:lang w:val="en-GB"/>
        </w:rPr>
      </w:pPr>
      <w:r>
        <w:rPr>
          <w:b/>
          <w:lang w:val="en-GB"/>
        </w:rPr>
        <w:t>Items</w:t>
      </w:r>
    </w:p>
    <w:p w14:paraId="342C9D9C" w14:textId="3DEA9160" w:rsidR="000859B3" w:rsidRDefault="000859B3" w:rsidP="000859B3">
      <w:pPr>
        <w:rPr>
          <w:b/>
          <w:lang w:val="en-GB"/>
        </w:rPr>
      </w:pPr>
      <w:r>
        <w:rPr>
          <w:b/>
          <w:noProof/>
          <w:lang w:val="en-GB"/>
        </w:rPr>
        <w:drawing>
          <wp:inline distT="0" distB="0" distL="0" distR="0" wp14:anchorId="717D320A" wp14:editId="01707049">
            <wp:extent cx="281940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34281B">
        <w:rPr>
          <w:b/>
          <w:noProof/>
          <w:lang w:val="en-GB"/>
        </w:rPr>
        <w:drawing>
          <wp:inline distT="0" distB="0" distL="0" distR="0" wp14:anchorId="7919FFA3" wp14:editId="4236731A">
            <wp:extent cx="2638425" cy="18446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6AD7DD0D" w14:textId="2F08D714" w:rsidR="0034281B" w:rsidRDefault="0034281B" w:rsidP="0034281B">
      <w:pPr>
        <w:jc w:val="center"/>
        <w:rPr>
          <w:lang w:val="en-GB"/>
        </w:rPr>
      </w:pPr>
      <w:r w:rsidRPr="0034281B">
        <w:rPr>
          <w:lang w:val="en-GB"/>
        </w:rPr>
        <w:t>Hammer and</w:t>
      </w:r>
      <w:r>
        <w:rPr>
          <w:lang w:val="en-GB"/>
        </w:rPr>
        <w:t xml:space="preserve"> Tongs</w:t>
      </w:r>
      <w:r w:rsidRPr="0034281B">
        <w:rPr>
          <w:lang w:val="en-GB"/>
        </w:rPr>
        <w:t xml:space="preserve"> Design</w:t>
      </w:r>
    </w:p>
    <w:p w14:paraId="3B553B6A" w14:textId="62F1A580" w:rsidR="0034281B" w:rsidRDefault="006F12DD" w:rsidP="0034281B">
      <w:pPr>
        <w:jc w:val="center"/>
        <w:rPr>
          <w:lang w:val="en-GB"/>
        </w:rPr>
      </w:pPr>
      <w:r>
        <w:rPr>
          <w:noProof/>
          <w:lang w:val="en-GB"/>
        </w:rPr>
        <w:drawing>
          <wp:inline distT="0" distB="0" distL="0" distR="0" wp14:anchorId="587D150E" wp14:editId="19260745">
            <wp:extent cx="3343275"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3B56C6EE" w14:textId="77777777" w:rsidR="006A1090" w:rsidRDefault="006F12DD" w:rsidP="0034281B">
      <w:pPr>
        <w:jc w:val="center"/>
        <w:rPr>
          <w:lang w:val="en-GB"/>
        </w:rPr>
      </w:pPr>
      <w:r>
        <w:rPr>
          <w:lang w:val="en-GB"/>
        </w:rPr>
        <w:t>Furnace Design</w:t>
      </w:r>
    </w:p>
    <w:p w14:paraId="6B670B9F" w14:textId="3D445D07" w:rsidR="006F12DD" w:rsidRDefault="006A1090" w:rsidP="0034281B">
      <w:pPr>
        <w:jc w:val="center"/>
        <w:rPr>
          <w:lang w:val="en-GB"/>
        </w:rPr>
      </w:pPr>
      <w:r>
        <w:rPr>
          <w:noProof/>
          <w:lang w:val="en-GB"/>
        </w:rPr>
        <w:lastRenderedPageBreak/>
        <w:drawing>
          <wp:inline distT="0" distB="0" distL="0" distR="0" wp14:anchorId="4C07B5D6" wp14:editId="18FE3667">
            <wp:extent cx="3686175" cy="2745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02B1ACB0" w14:textId="5829ACE3" w:rsidR="006A1090" w:rsidRDefault="006A1090" w:rsidP="0034281B">
      <w:pPr>
        <w:jc w:val="center"/>
        <w:rPr>
          <w:lang w:val="en-GB"/>
        </w:rPr>
      </w:pPr>
      <w:r>
        <w:rPr>
          <w:lang w:val="en-GB"/>
        </w:rPr>
        <w:t>Anvil Design</w:t>
      </w:r>
    </w:p>
    <w:p w14:paraId="51DA5F2C" w14:textId="77777777" w:rsidR="006A1090" w:rsidRPr="0034281B" w:rsidRDefault="006A1090" w:rsidP="0034281B">
      <w:pPr>
        <w:jc w:val="center"/>
        <w:rPr>
          <w:lang w:val="en-GB"/>
        </w:rPr>
      </w:pPr>
      <w:bookmarkStart w:id="102" w:name="_GoBack"/>
      <w:bookmarkEnd w:id="102"/>
    </w:p>
    <w:p w14:paraId="752C7560" w14:textId="61A50DF1"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0"/>
      <w:footerReference w:type="even" r:id="rId21"/>
      <w:footerReference w:type="default" r:id="rId22"/>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96B03F" w14:textId="77777777" w:rsidR="00CD664F" w:rsidRDefault="00CD664F">
      <w:r>
        <w:separator/>
      </w:r>
    </w:p>
  </w:endnote>
  <w:endnote w:type="continuationSeparator" w:id="0">
    <w:p w14:paraId="052D1B5B" w14:textId="77777777" w:rsidR="00CD664F" w:rsidRDefault="00CD66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E216E8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380777">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28FCF" w14:textId="77777777" w:rsidR="00CD664F" w:rsidRDefault="00CD664F">
      <w:r>
        <w:separator/>
      </w:r>
    </w:p>
  </w:footnote>
  <w:footnote w:type="continuationSeparator" w:id="0">
    <w:p w14:paraId="6003A7A9" w14:textId="77777777" w:rsidR="00CD664F" w:rsidRDefault="00CD66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859B3"/>
    <w:rsid w:val="000A4130"/>
    <w:rsid w:val="000F3D26"/>
    <w:rsid w:val="000F51A4"/>
    <w:rsid w:val="001A124A"/>
    <w:rsid w:val="001B4202"/>
    <w:rsid w:val="001E7AA3"/>
    <w:rsid w:val="002B7129"/>
    <w:rsid w:val="002C604F"/>
    <w:rsid w:val="003302A9"/>
    <w:rsid w:val="00342363"/>
    <w:rsid w:val="0034281B"/>
    <w:rsid w:val="00380777"/>
    <w:rsid w:val="003924F2"/>
    <w:rsid w:val="00510857"/>
    <w:rsid w:val="00546FFB"/>
    <w:rsid w:val="00584B27"/>
    <w:rsid w:val="006A1090"/>
    <w:rsid w:val="006D242C"/>
    <w:rsid w:val="006F12DD"/>
    <w:rsid w:val="00795A9A"/>
    <w:rsid w:val="00827E54"/>
    <w:rsid w:val="00840008"/>
    <w:rsid w:val="00840D45"/>
    <w:rsid w:val="008D609E"/>
    <w:rsid w:val="00902C46"/>
    <w:rsid w:val="00C7232D"/>
    <w:rsid w:val="00CD664F"/>
    <w:rsid w:val="00CF0063"/>
    <w:rsid w:val="00D52748"/>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yperlink" Target="https://i.redd.it/1bl4196qnz511.png"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1</TotalTime>
  <Pages>30</Pages>
  <Words>4901</Words>
  <Characters>2794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7</cp:revision>
  <dcterms:created xsi:type="dcterms:W3CDTF">2015-07-05T22:22:00Z</dcterms:created>
  <dcterms:modified xsi:type="dcterms:W3CDTF">2019-11-07T16:28:00Z</dcterms:modified>
</cp:coreProperties>
</file>